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101389">
      <w:pPr>
        <w:pStyle w:val="Title"/>
      </w:pPr>
      <w:r>
        <w:t xml:space="preserve">Response 2: Cultural/ Social or Political Reflection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101389" w:rsidRPr="00101389" w:rsidRDefault="00101389" w:rsidP="00101389">
      <w:pPr>
        <w:pStyle w:val="Heading1"/>
      </w:pPr>
      <w:bookmarkStart w:id="0" w:name="_GoBack"/>
      <w:bookmarkEnd w:id="0"/>
      <w:r w:rsidRPr="00101389">
        <w:lastRenderedPageBreak/>
        <w:t>Reflection Paper on Judy Garland: A Star is born (1954)</w:t>
      </w:r>
    </w:p>
    <w:p w:rsidR="00E41669" w:rsidRDefault="00F36130" w:rsidP="00E41669">
      <w:r w:rsidRPr="00F36130">
        <w:t xml:space="preserve"> </w:t>
      </w:r>
      <w:r w:rsidR="00E41669">
        <w:t xml:space="preserve">When people talk about Hollywood and the classic movies it produced, Judy Garland remains one of the first names which pops up in the mind. Garland has been timeless who will be remembered for her celebrated career. </w:t>
      </w:r>
      <w:r w:rsidR="00A31863">
        <w:t>Along with making her name in the movies, she created an illusion of a “perfect wom</w:t>
      </w:r>
      <w:r w:rsidR="00941E42">
        <w:t>a</w:t>
      </w:r>
      <w:r w:rsidR="00A31863">
        <w:t>n” living a “perfect life”</w:t>
      </w:r>
      <w:r w:rsidR="00100F88">
        <w:t xml:space="preserve"> </w:t>
      </w:r>
      <w:r w:rsidR="00100F88">
        <w:fldChar w:fldCharType="begin"/>
      </w:r>
      <w:r w:rsidR="00100F88">
        <w:instrText xml:space="preserve"> ADDIN ZOTERO_ITEM CSL_CITATION {"citationID":"zp4BaIXK","properties":{"formattedCitation":"(A Star Is Born n.d.)","plainCitation":"(A Star Is Born n.d.)","noteIndex":0},"citationItems":[{"id":587,"uris":["http://zotero.org/users/local/s8f0QVnP/items/3YW6PSX8"],"uri":["http://zotero.org/users/local/s8f0QVnP/items/3YW6PSX8"],"itemData":{"id":587,"type":"motion_picture","title":"A Star Is Born","source":"www.imdb.com","abstract":"Directed by George Cukor.  With Judy Garland, James Mason, Jack Carson, Charles Bickford. A film star helps a young singer and actress find fame, even as age and alcoholism send his own career on a downward spiral.","URL":"http://www.imdb.com/title/tt0047522/","note":"IMDb ID: tt0047522","accessed":{"date-parts":[["2019",10,9]]}}}],"schema":"https://github.com/citation-style-language/schema/raw/master/csl-citation.json"} </w:instrText>
      </w:r>
      <w:r w:rsidR="00100F88">
        <w:fldChar w:fldCharType="separate"/>
      </w:r>
      <w:r w:rsidR="00100F88" w:rsidRPr="00100F88">
        <w:rPr>
          <w:rFonts w:ascii="Times New Roman" w:hAnsi="Times New Roman" w:cs="Times New Roman"/>
        </w:rPr>
        <w:t>(A Star Is Born n.d.)</w:t>
      </w:r>
      <w:r w:rsidR="00100F88">
        <w:fldChar w:fldCharType="end"/>
      </w:r>
      <w:r w:rsidR="00A31863">
        <w:t xml:space="preserve">. This perfectionist approach introduced by Garland </w:t>
      </w:r>
      <w:r w:rsidR="00E250A8">
        <w:t>still mesmerizes her followers. For the modern</w:t>
      </w:r>
      <w:r w:rsidR="00941E42">
        <w:t>-</w:t>
      </w:r>
      <w:r w:rsidR="00E250A8">
        <w:t xml:space="preserve">day actresses, this perfectionist approach is an unattainable image </w:t>
      </w:r>
      <w:r w:rsidR="00941E42">
        <w:t>that</w:t>
      </w:r>
      <w:r w:rsidR="00E250A8">
        <w:t xml:space="preserve"> Garland achieved in her career. The unfortunate fact remains that this image of her was the reason to bring her career </w:t>
      </w:r>
      <w:r w:rsidR="00A05BA4">
        <w:t xml:space="preserve">to an end. Born in 1922, Garland first appeared in front of the audience when she was just two years old. </w:t>
      </w:r>
      <w:r w:rsidR="00A3746C">
        <w:t xml:space="preserve">Her </w:t>
      </w:r>
      <w:r w:rsidR="0028437E">
        <w:t xml:space="preserve">parents </w:t>
      </w:r>
      <w:r w:rsidR="0001001C">
        <w:t xml:space="preserve">run </w:t>
      </w:r>
      <w:r w:rsidR="0028437E">
        <w:t xml:space="preserve">a local theatre and this was how she came into the performing arts in very early years of her life and remained successful in leaving a lasting image </w:t>
      </w:r>
      <w:r w:rsidR="0001001C">
        <w:t>over</w:t>
      </w:r>
      <w:r w:rsidR="0028437E">
        <w:t xml:space="preserve"> her viewers</w:t>
      </w:r>
      <w:r w:rsidR="00100F88">
        <w:t xml:space="preserve"> </w:t>
      </w:r>
      <w:r w:rsidR="00100F88">
        <w:fldChar w:fldCharType="begin"/>
      </w:r>
      <w:r w:rsidR="00100F88">
        <w:instrText xml:space="preserve"> ADDIN ZOTERO_ITEM CSL_CITATION {"citationID":"p70sUBwh","properties":{"formattedCitation":"(A Star Is Born n.d.)","plainCitation":"(A Star Is Born n.d.)","noteIndex":0},"citationItems":[{"id":587,"uris":["http://zotero.org/users/local/s8f0QVnP/items/3YW6PSX8"],"uri":["http://zotero.org/users/local/s8f0QVnP/items/3YW6PSX8"],"itemData":{"id":587,"type":"motion_picture","title":"A Star Is Born","source":"www.imdb.com","abstract":"Directed by George Cukor.  With Judy Garland, James Mason, Jack Carson, Charles Bickford. A film star helps a young singer and actress find fame, even as age and alcoholism send his own career on a downward spiral.","URL":"http://www.imdb.com/title/tt0047522/","note":"IMDb ID: tt0047522","accessed":{"date-parts":[["2019",10,9]]}}}],"schema":"https://github.com/citation-style-language/schema/raw/master/csl-citation.json"} </w:instrText>
      </w:r>
      <w:r w:rsidR="00100F88">
        <w:fldChar w:fldCharType="separate"/>
      </w:r>
      <w:r w:rsidR="00100F88" w:rsidRPr="00100F88">
        <w:rPr>
          <w:rFonts w:ascii="Times New Roman" w:hAnsi="Times New Roman" w:cs="Times New Roman"/>
        </w:rPr>
        <w:t>(A Star Is Born n.d.)</w:t>
      </w:r>
      <w:r w:rsidR="00100F88">
        <w:fldChar w:fldCharType="end"/>
      </w:r>
      <w:r w:rsidR="0028437E">
        <w:t xml:space="preserve">. </w:t>
      </w:r>
    </w:p>
    <w:p w:rsidR="005E3672" w:rsidRDefault="005E3672" w:rsidP="00A351AD">
      <w:r>
        <w:t xml:space="preserve">Garland’s acting soon attracted the attention of many Americans. Many women started admiring her and were inspired by the way she carried herself in the start and top of her career. With the release of her film, </w:t>
      </w:r>
      <w:r w:rsidRPr="005E3672">
        <w:rPr>
          <w:i/>
        </w:rPr>
        <w:t>A Star is born</w:t>
      </w:r>
      <w:r>
        <w:rPr>
          <w:i/>
        </w:rPr>
        <w:t xml:space="preserve">, </w:t>
      </w:r>
      <w:r>
        <w:t xml:space="preserve">she experienced a new come back. For her illustrious acting skills, she was nominated for Academy Awards </w:t>
      </w:r>
      <w:r w:rsidR="00BC1A17">
        <w:t>for B</w:t>
      </w:r>
      <w:r w:rsidR="00461905">
        <w:t xml:space="preserve">est </w:t>
      </w:r>
      <w:r w:rsidR="00BC1A17">
        <w:t>A</w:t>
      </w:r>
      <w:r w:rsidR="00461905">
        <w:t>ctress</w:t>
      </w:r>
      <w:r w:rsidR="00BC1A17">
        <w:t xml:space="preserve"> but unfortunately lost to Grace Kelly. From this time onwards, Garland was known as a wom</w:t>
      </w:r>
      <w:r w:rsidR="00941E42">
        <w:t>a</w:t>
      </w:r>
      <w:r w:rsidR="00BC1A17">
        <w:t xml:space="preserve">n who had inspired many lives. </w:t>
      </w:r>
      <w:r w:rsidR="000F6B63">
        <w:t xml:space="preserve">Her </w:t>
      </w:r>
      <w:r w:rsidR="00455AF2">
        <w:t xml:space="preserve">movie left </w:t>
      </w:r>
      <w:r w:rsidR="00941E42">
        <w:t xml:space="preserve">a </w:t>
      </w:r>
      <w:r w:rsidR="00455AF2">
        <w:t xml:space="preserve">lasting impact over the social, cultural and political </w:t>
      </w:r>
      <w:r w:rsidR="005C094E">
        <w:t>settings of th</w:t>
      </w:r>
      <w:r w:rsidR="00941E42">
        <w:t>ose</w:t>
      </w:r>
      <w:r w:rsidR="005C094E">
        <w:t xml:space="preserve"> times. </w:t>
      </w:r>
    </w:p>
    <w:p w:rsidR="00E41669" w:rsidRDefault="00766681" w:rsidP="00766681">
      <w:pPr>
        <w:pStyle w:val="Heading1"/>
      </w:pPr>
      <w:r>
        <w:t>A star is born- The movie</w:t>
      </w:r>
    </w:p>
    <w:p w:rsidR="00701184" w:rsidRPr="00701184" w:rsidRDefault="00701184" w:rsidP="00E76727">
      <w:r>
        <w:t>A star is born marked the return of Garland in movies. George Cukor</w:t>
      </w:r>
      <w:r w:rsidR="00DC3EF4">
        <w:t xml:space="preserve"> who was the director of the film showcased Harold Gershwin</w:t>
      </w:r>
      <w:r w:rsidR="00941E42">
        <w:t>'s</w:t>
      </w:r>
      <w:r w:rsidR="00DC3EF4">
        <w:t xml:space="preserve"> songs </w:t>
      </w:r>
      <w:r w:rsidR="00941E42">
        <w:t>o</w:t>
      </w:r>
      <w:r w:rsidR="00DC3EF4">
        <w:t xml:space="preserve">n the stereo. After the initial release, this movie proved one of the most beloved business stories of all time. This movie was important </w:t>
      </w:r>
      <w:r w:rsidR="00DC3EF4">
        <w:lastRenderedPageBreak/>
        <w:t>since it included the career peak of many involved in its making</w:t>
      </w:r>
      <w:r w:rsidR="00100F88">
        <w:t xml:space="preserve"> </w:t>
      </w:r>
      <w:r w:rsidR="00100F88">
        <w:fldChar w:fldCharType="begin"/>
      </w:r>
      <w:r w:rsidR="00100F88">
        <w:instrText xml:space="preserve"> ADDIN ZOTERO_ITEM CSL_CITATION {"citationID":"A0H8DhSe","properties":{"formattedCitation":"(A Star Is Born (1954) - Rotten Tomatoes n.d.)","plainCitation":"(A Star Is Born (1954) - Rotten Tomatoes n.d.)","noteIndex":0},"citationItems":[{"id":589,"uris":["http://zotero.org/users/local/s8f0QVnP/items/QGNGKV4P"],"uri":["http://zotero.org/users/local/s8f0QVnP/items/QGNGKV4P"],"itemData":{"id":589,"type":"webpage","title":"A Star Is Born (1954) - Rotten Tomatoes","URL":"https://www.rottentomatoes.com/m/1019829_star_is_born","accessed":{"date-parts":[["2019",10,9]]}}}],"schema":"https://github.com/citation-style-language/schema/raw/master/csl-citation.json"} </w:instrText>
      </w:r>
      <w:r w:rsidR="00100F88">
        <w:fldChar w:fldCharType="separate"/>
      </w:r>
      <w:r w:rsidR="00100F88" w:rsidRPr="00100F88">
        <w:rPr>
          <w:rFonts w:ascii="Times New Roman" w:hAnsi="Times New Roman" w:cs="Times New Roman"/>
        </w:rPr>
        <w:t>(A Star Is Born (1954) - Rotten Tomatoes n.d.)</w:t>
      </w:r>
      <w:r w:rsidR="00100F88">
        <w:fldChar w:fldCharType="end"/>
      </w:r>
      <w:r w:rsidR="00DC3EF4">
        <w:t xml:space="preserve">. Garland who </w:t>
      </w:r>
      <w:r w:rsidR="00390B52">
        <w:t>performed the role of a singer gets the attention of an alcoholic actor who is facing a decline in his career.</w:t>
      </w:r>
      <w:r w:rsidR="00C92EF8">
        <w:t xml:space="preserve"> </w:t>
      </w:r>
      <w:r w:rsidR="0019090A">
        <w:t xml:space="preserve">As they both </w:t>
      </w:r>
      <w:r w:rsidR="00E76727">
        <w:t xml:space="preserve">fell in love, this relationship helps them to transform. Both characters </w:t>
      </w:r>
      <w:proofErr w:type="gramStart"/>
      <w:r w:rsidR="006212A2">
        <w:t>reflects</w:t>
      </w:r>
      <w:proofErr w:type="gramEnd"/>
      <w:r w:rsidR="00E76727">
        <w:t xml:space="preserve"> each other</w:t>
      </w:r>
      <w:r w:rsidR="004C0C37">
        <w:t xml:space="preserve"> for their success. It </w:t>
      </w:r>
      <w:r w:rsidR="008E1550">
        <w:t>is apparent in the movie that love remains transformational for both of them with her extraordinary acting skills, Garland proves that love is an unmatchable natural feeling which</w:t>
      </w:r>
      <w:r w:rsidR="0067234F">
        <w:t xml:space="preserve"> keeps on igniting </w:t>
      </w:r>
      <w:r w:rsidR="00147399">
        <w:t xml:space="preserve">warmth in each other’s hearts. For those, who believe that love remains insignificant this movie provides </w:t>
      </w:r>
      <w:r w:rsidR="00C9076B">
        <w:t>a new attraction. Many later film</w:t>
      </w:r>
      <w:r w:rsidR="00D710BE">
        <w:t xml:space="preserve"> producers, re</w:t>
      </w:r>
      <w:r w:rsidR="00941E42">
        <w:t>-</w:t>
      </w:r>
      <w:r w:rsidR="00D710BE">
        <w:t xml:space="preserve">filmed the entire movie since it provided them the opportunity to </w:t>
      </w:r>
      <w:r w:rsidR="00B36CCF">
        <w:t xml:space="preserve">reignite the concept of love among people. </w:t>
      </w:r>
    </w:p>
    <w:p w:rsidR="00766681" w:rsidRDefault="00766681" w:rsidP="00766681">
      <w:pPr>
        <w:pStyle w:val="Heading1"/>
      </w:pPr>
      <w:r>
        <w:t>Cultural impacts</w:t>
      </w:r>
    </w:p>
    <w:p w:rsidR="001B0042" w:rsidRPr="001B0042" w:rsidRDefault="001B0042" w:rsidP="001B0042">
      <w:r>
        <w:t xml:space="preserve">The American culture has remained </w:t>
      </w:r>
      <w:r w:rsidR="000B1503">
        <w:t>profuse</w:t>
      </w:r>
      <w:r w:rsidR="008B0D20">
        <w:t xml:space="preserve"> to many aspects</w:t>
      </w:r>
      <w:r w:rsidR="000074E9">
        <w:t>. There ha</w:t>
      </w:r>
      <w:r w:rsidR="00941E42">
        <w:t>ve</w:t>
      </w:r>
      <w:r w:rsidR="000074E9">
        <w:t xml:space="preserve"> been many cultural aspects </w:t>
      </w:r>
      <w:r w:rsidR="00941E42">
        <w:t>that</w:t>
      </w:r>
      <w:r w:rsidR="000074E9">
        <w:t xml:space="preserve"> remained </w:t>
      </w:r>
      <w:r w:rsidR="00391ECE">
        <w:t xml:space="preserve">influenced </w:t>
      </w:r>
      <w:r w:rsidR="00941E42">
        <w:t>by</w:t>
      </w:r>
      <w:r w:rsidR="00391ECE">
        <w:t xml:space="preserve"> what has been portrayed in the </w:t>
      </w:r>
      <w:r w:rsidR="00F81B6B">
        <w:t xml:space="preserve">movies throughout the history of </w:t>
      </w:r>
      <w:r w:rsidR="00941E42">
        <w:t xml:space="preserve">the </w:t>
      </w:r>
      <w:r w:rsidR="00F81B6B">
        <w:t>US. Both characters in the movie are stellar, they have depicted the best of their acting skills</w:t>
      </w:r>
      <w:r w:rsidR="00100F88">
        <w:t xml:space="preserve"> </w:t>
      </w:r>
      <w:r w:rsidR="00100F88">
        <w:fldChar w:fldCharType="begin"/>
      </w:r>
      <w:r w:rsidR="00100F88">
        <w:instrText xml:space="preserve"> ADDIN ZOTERO_ITEM CSL_CITATION {"citationID":"uoU2jXN0","properties":{"formattedCitation":"(A Star Is Born (1954) - Rotten Tomatoes n.d.)","plainCitation":"(A Star Is Born (1954) - Rotten Tomatoes n.d.)","noteIndex":0},"citationItems":[{"id":589,"uris":["http://zotero.org/users/local/s8f0QVnP/items/QGNGKV4P"],"uri":["http://zotero.org/users/local/s8f0QVnP/items/QGNGKV4P"],"itemData":{"id":589,"type":"webpage","title":"A Star Is Born (1954) - Rotten Tomatoes","URL":"https://www.rottentomatoes.com/m/1019829_star_is_born","accessed":{"date-parts":[["2019",10,9]]}}}],"schema":"https://github.com/citation-style-language/schema/raw/master/csl-citation.json"} </w:instrText>
      </w:r>
      <w:r w:rsidR="00100F88">
        <w:fldChar w:fldCharType="separate"/>
      </w:r>
      <w:r w:rsidR="00100F88" w:rsidRPr="00100F88">
        <w:rPr>
          <w:rFonts w:ascii="Times New Roman" w:hAnsi="Times New Roman" w:cs="Times New Roman"/>
        </w:rPr>
        <w:t>(A Star Is Born (1954) - Rotten Tomatoes n.d.)</w:t>
      </w:r>
      <w:r w:rsidR="00100F88">
        <w:fldChar w:fldCharType="end"/>
      </w:r>
      <w:r w:rsidR="00F81B6B">
        <w:t>. In the public eyes, this movie remained successful in garnering swings and an image which it should have held. The cultural impact of the movie go</w:t>
      </w:r>
      <w:r w:rsidR="00941E42">
        <w:t>es</w:t>
      </w:r>
      <w:r w:rsidR="00F81B6B">
        <w:t xml:space="preserve"> beyond the best acting the characters have implied and</w:t>
      </w:r>
      <w:r w:rsidR="00A01A53">
        <w:t xml:space="preserve"> the soundtracks it includes. It talks about the aspects</w:t>
      </w:r>
      <w:r w:rsidR="00941E42">
        <w:t xml:space="preserve"> of</w:t>
      </w:r>
      <w:r w:rsidR="00A01A53">
        <w:t xml:space="preserve"> how culture and human emotions can ma</w:t>
      </w:r>
      <w:r w:rsidR="00941E42">
        <w:t>k</w:t>
      </w:r>
      <w:r w:rsidR="00A01A53">
        <w:t>e to work together. For example, Garland’s love story don’t tales place outside of a culture or a socie</w:t>
      </w:r>
      <w:r w:rsidR="00E66849">
        <w:t xml:space="preserve">ty. Both characters are part of a culture who extends support towards them. The secondary characters have remained </w:t>
      </w:r>
      <w:r w:rsidR="006F61B4">
        <w:t xml:space="preserve">supportive which shows that American culture of that time had </w:t>
      </w:r>
      <w:r w:rsidR="00DF0DB2">
        <w:t>such acceptance. From a cultural perspective, Garland’s role remains</w:t>
      </w:r>
      <w:r w:rsidR="00E83F7B">
        <w:t xml:space="preserve"> </w:t>
      </w:r>
      <w:r w:rsidR="00A56898">
        <w:t>acquainted</w:t>
      </w:r>
      <w:r w:rsidR="00E83F7B">
        <w:t xml:space="preserve">. </w:t>
      </w:r>
      <w:r w:rsidR="00DF0DB2">
        <w:t xml:space="preserve"> </w:t>
      </w:r>
    </w:p>
    <w:p w:rsidR="00766681" w:rsidRDefault="00766681" w:rsidP="00766681">
      <w:pPr>
        <w:pStyle w:val="Heading1"/>
      </w:pPr>
      <w:r>
        <w:lastRenderedPageBreak/>
        <w:t>Social impacts</w:t>
      </w:r>
    </w:p>
    <w:p w:rsidR="00A56898" w:rsidRPr="00A56898" w:rsidRDefault="00A56898" w:rsidP="00A56898">
      <w:r>
        <w:t>Movies remain significant when it comes to leaving a social impact. There is no second opinion in the fact that social attributes remain influen</w:t>
      </w:r>
      <w:r w:rsidR="006C4076">
        <w:t>ce</w:t>
      </w:r>
      <w:r w:rsidR="0029424E">
        <w:t xml:space="preserve">d </w:t>
      </w:r>
      <w:r w:rsidR="00941E42">
        <w:t>by</w:t>
      </w:r>
      <w:r w:rsidR="0029424E">
        <w:t xml:space="preserve"> the perception displayed in the movie. The characters of ‘A Star is born’ are strong cold had left </w:t>
      </w:r>
      <w:r w:rsidR="00941E42">
        <w:t xml:space="preserve">a </w:t>
      </w:r>
      <w:r w:rsidR="0029424E">
        <w:t>lasting impact o</w:t>
      </w:r>
      <w:r w:rsidR="00941E42">
        <w:t>n</w:t>
      </w:r>
      <w:r w:rsidR="0029424E">
        <w:t xml:space="preserve"> the society of that time. The positive aspect attached to this character is the way how they influence</w:t>
      </w:r>
      <w:r w:rsidR="00E63A1D">
        <w:t xml:space="preserve"> </w:t>
      </w:r>
      <w:r w:rsidR="002D5030">
        <w:t>society. The struggle the</w:t>
      </w:r>
      <w:r w:rsidR="00E87519">
        <w:t>se</w:t>
      </w:r>
      <w:r w:rsidR="002D5030">
        <w:t xml:space="preserve"> characters had been through and </w:t>
      </w:r>
      <w:r w:rsidR="00E87519">
        <w:t>the story truly reflects the image of society. Such aspects could have been a little different in the real world but hold significant importance</w:t>
      </w:r>
      <w:r w:rsidR="00100F88">
        <w:t xml:space="preserve"> </w:t>
      </w:r>
      <w:r w:rsidR="00100F88">
        <w:fldChar w:fldCharType="begin"/>
      </w:r>
      <w:r w:rsidR="00100F88">
        <w:instrText xml:space="preserve"> ADDIN ZOTERO_ITEM CSL_CITATION {"citationID":"z3HJkrqS","properties":{"formattedCitation":"(\\uc0\\u8220{}A Star Is Born\\uc0\\u8221{} Review: 1954 Movie | Hollywood Reporter n.d.)","plainCitation":"(“A Star Is Born” Review: 1954 Movie | Hollywood Reporter n.d.)","noteIndex":0},"citationItems":[{"id":590,"uris":["http://zotero.org/users/local/s8f0QVnP/items/DVCGPN89"],"uri":["http://zotero.org/users/local/s8f0QVnP/items/DVCGPN89"],"itemData":{"id":590,"type":"webpage","title":"'A Star Is Born' Review: 1954 Movie | Hollywood Reporter","URL":"https://www.hollywoodreporter.com/review/a-star-is-born-review-1954-movie-1149092","accessed":{"date-parts":[["2019",10,9]]}}}],"schema":"https://github.com/citation-style-language/schema/raw/master/csl-citation.json"} </w:instrText>
      </w:r>
      <w:r w:rsidR="00100F88">
        <w:fldChar w:fldCharType="separate"/>
      </w:r>
      <w:r w:rsidR="00100F88" w:rsidRPr="00100F88">
        <w:rPr>
          <w:rFonts w:ascii="Times New Roman" w:hAnsi="Times New Roman" w:cs="Times New Roman"/>
        </w:rPr>
        <w:t>(“A Star Is Born” Review: 1954 Movie | Hollywood Reporter n.d.)</w:t>
      </w:r>
      <w:r w:rsidR="00100F88">
        <w:fldChar w:fldCharType="end"/>
      </w:r>
      <w:r w:rsidR="00E87519">
        <w:t xml:space="preserve">. Garland’s acting and the way </w:t>
      </w:r>
      <w:r w:rsidR="000E1424">
        <w:t>she indulged herself into the role show</w:t>
      </w:r>
      <w:r w:rsidR="00941E42">
        <w:t>s</w:t>
      </w:r>
      <w:r w:rsidR="000E1424">
        <w:t xml:space="preserve"> how strong a real</w:t>
      </w:r>
      <w:r w:rsidR="00941E42">
        <w:t>-</w:t>
      </w:r>
      <w:r w:rsidR="000E1424">
        <w:t xml:space="preserve">life character should be. For the social class, the film depicts many lessons </w:t>
      </w:r>
      <w:r w:rsidR="00941E42">
        <w:t>that</w:t>
      </w:r>
      <w:r w:rsidR="000E1424">
        <w:t xml:space="preserve"> are </w:t>
      </w:r>
      <w:r w:rsidR="00941E42">
        <w:t xml:space="preserve">a </w:t>
      </w:r>
      <w:r w:rsidR="000E1424">
        <w:t>reflection of how things work in society.</w:t>
      </w:r>
      <w:r w:rsidR="00BE173A">
        <w:t xml:space="preserve"> Struggle, affection, class balance </w:t>
      </w:r>
      <w:r w:rsidR="00E76B5E">
        <w:t>and love</w:t>
      </w:r>
      <w:r w:rsidR="00BE173A">
        <w:t xml:space="preserve"> are what this movie leaves behind for a society. </w:t>
      </w:r>
      <w:r w:rsidR="00561688">
        <w:t xml:space="preserve">    </w:t>
      </w:r>
    </w:p>
    <w:p w:rsidR="00766681" w:rsidRDefault="00766681" w:rsidP="00766681">
      <w:pPr>
        <w:pStyle w:val="Heading1"/>
      </w:pPr>
      <w:r>
        <w:t>Political</w:t>
      </w:r>
      <w:r w:rsidR="008358B5">
        <w:t xml:space="preserve"> impacts</w:t>
      </w:r>
    </w:p>
    <w:p w:rsidR="00100F88" w:rsidRDefault="008358B5" w:rsidP="00317FC7">
      <w:r>
        <w:t>There is no doubt in the fact that politics have remained influential over the film making. There had been concerns on how politics can affect the film making, but it certainly remains over the political clout from th</w:t>
      </w:r>
      <w:r w:rsidR="00941E42">
        <w:t>ose</w:t>
      </w:r>
      <w:r>
        <w:t xml:space="preserve"> times. For example, the political culture which attracts the attention of masses and </w:t>
      </w:r>
      <w:r w:rsidR="00CF1898">
        <w:t>portray</w:t>
      </w:r>
      <w:r w:rsidR="00941E42">
        <w:t>s</w:t>
      </w:r>
      <w:r w:rsidR="00CF1898">
        <w:t xml:space="preserve"> things in a broader manner remain</w:t>
      </w:r>
      <w:r w:rsidR="00941E42">
        <w:t>s</w:t>
      </w:r>
      <w:r w:rsidR="00CF1898">
        <w:t xml:space="preserve"> not workable in movies as it can invite controversy. Similarly, there are stories which remain unfit </w:t>
      </w:r>
      <w:r w:rsidR="00C42AAE">
        <w:t xml:space="preserve">in political clout, </w:t>
      </w:r>
      <w:r w:rsidR="00C42AAE" w:rsidRPr="009518DD">
        <w:rPr>
          <w:i/>
        </w:rPr>
        <w:t>A Star is born</w:t>
      </w:r>
      <w:r w:rsidR="00C42AAE">
        <w:t xml:space="preserve"> is that same movie.</w:t>
      </w:r>
      <w:r w:rsidR="003468A0">
        <w:t xml:space="preserve"> The plot, story</w:t>
      </w:r>
      <w:r w:rsidR="00941E42">
        <w:t>,</w:t>
      </w:r>
      <w:r w:rsidR="003468A0">
        <w:t xml:space="preserve"> and characterization of </w:t>
      </w:r>
      <w:r w:rsidR="00AC01A8" w:rsidRPr="009518DD">
        <w:rPr>
          <w:i/>
        </w:rPr>
        <w:t>A Star is born</w:t>
      </w:r>
      <w:r w:rsidR="00941E42">
        <w:t xml:space="preserve"> does</w:t>
      </w:r>
      <w:r w:rsidR="00AC01A8">
        <w:t xml:space="preserve"> not relate purely to </w:t>
      </w:r>
      <w:r w:rsidR="00941E42">
        <w:t xml:space="preserve">the </w:t>
      </w:r>
      <w:r w:rsidR="00AC01A8">
        <w:t>political realm</w:t>
      </w:r>
      <w:r w:rsidR="00100F88">
        <w:t xml:space="preserve"> </w:t>
      </w:r>
      <w:r w:rsidR="00100F88">
        <w:fldChar w:fldCharType="begin"/>
      </w:r>
      <w:r w:rsidR="00100F88">
        <w:instrText xml:space="preserve"> ADDIN ZOTERO_ITEM CSL_CITATION {"citationID":"XKzt1m8s","properties":{"formattedCitation":"(\\uc0\\u8220{}A Star Is Born\\uc0\\u8221{} Review: 1954 Movie | Hollywood Reporter n.d.)","plainCitation":"(“A Star Is Born” Review: 1954 Movie | Hollywood Reporter n.d.)","noteIndex":0},"citationItems":[{"id":590,"uris":["http://zotero.org/users/local/s8f0QVnP/items/DVCGPN89"],"uri":["http://zotero.org/users/local/s8f0QVnP/items/DVCGPN89"],"itemData":{"id":590,"type":"webpage","title":"'A Star Is Born' Review: 1954 Movie | Hollywood Reporter","URL":"https://www.hollywoodreporter.com/review/a-star-is-born-review-1954-movie-1149092","accessed":{"date-parts":[["2019",10,9]]}}}],"schema":"https://github.com/citation-style-language/schema/raw/master/csl-citation.json"} </w:instrText>
      </w:r>
      <w:r w:rsidR="00100F88">
        <w:fldChar w:fldCharType="separate"/>
      </w:r>
      <w:r w:rsidR="00100F88" w:rsidRPr="00100F88">
        <w:rPr>
          <w:rFonts w:ascii="Times New Roman" w:hAnsi="Times New Roman" w:cs="Times New Roman"/>
        </w:rPr>
        <w:t>(“A Star Is Born” Review: 1954 Movie | Hollywood Reporter n.d.)</w:t>
      </w:r>
      <w:r w:rsidR="00100F88">
        <w:fldChar w:fldCharType="end"/>
      </w:r>
      <w:r w:rsidR="00AC01A8">
        <w:t>. The political impact</w:t>
      </w:r>
      <w:r w:rsidR="002E5876">
        <w:t xml:space="preserve"> is of a definite nature </w:t>
      </w:r>
      <w:r w:rsidR="00941E42">
        <w:t>that</w:t>
      </w:r>
      <w:r w:rsidR="002E5876">
        <w:t xml:space="preserve"> could be accumulated in certain ways. Garland’s depiction of her characterization and the manner, his companion carries the role leaves </w:t>
      </w:r>
      <w:r w:rsidR="00941E42">
        <w:t xml:space="preserve">a </w:t>
      </w:r>
      <w:r w:rsidR="002E5876">
        <w:t>negligible impact over politics.</w:t>
      </w:r>
    </w:p>
    <w:p w:rsidR="00100F88" w:rsidRDefault="00100F88">
      <w:r>
        <w:br w:type="page"/>
      </w:r>
    </w:p>
    <w:p w:rsidR="00E76B5E" w:rsidRDefault="00100F88" w:rsidP="00100F88">
      <w:pPr>
        <w:pStyle w:val="Heading1"/>
      </w:pPr>
      <w:r>
        <w:lastRenderedPageBreak/>
        <w:t>References:</w:t>
      </w:r>
    </w:p>
    <w:p w:rsidR="00100F88" w:rsidRPr="00100F88" w:rsidRDefault="00100F88" w:rsidP="00100F88">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100F88">
        <w:rPr>
          <w:rFonts w:ascii="Times New Roman" w:hAnsi="Times New Roman" w:cs="Times New Roman"/>
          <w:i/>
          <w:iCs/>
        </w:rPr>
        <w:t>A Star Is Born</w:t>
      </w:r>
      <w:r w:rsidRPr="00100F88">
        <w:rPr>
          <w:rFonts w:ascii="Times New Roman" w:hAnsi="Times New Roman" w:cs="Times New Roman"/>
        </w:rPr>
        <w:t>. http://www.imdb.com/title/tt0047522/ (October 9, 2019).</w:t>
      </w:r>
    </w:p>
    <w:p w:rsidR="00100F88" w:rsidRPr="00100F88" w:rsidRDefault="00100F88" w:rsidP="00100F88">
      <w:pPr>
        <w:pStyle w:val="Bibliography"/>
        <w:spacing w:line="480" w:lineRule="auto"/>
        <w:rPr>
          <w:rFonts w:ascii="Times New Roman" w:hAnsi="Times New Roman" w:cs="Times New Roman"/>
        </w:rPr>
      </w:pPr>
      <w:r w:rsidRPr="00100F88">
        <w:rPr>
          <w:rFonts w:ascii="Times New Roman" w:hAnsi="Times New Roman" w:cs="Times New Roman"/>
        </w:rPr>
        <w:t>“A Star Is Born (1954) - Rotten Tomatoes.” https://www.rottentomatoes.com/m/1019829_star_is_born (October 9, 2019).</w:t>
      </w:r>
    </w:p>
    <w:p w:rsidR="00100F88" w:rsidRPr="00100F88" w:rsidRDefault="00100F88" w:rsidP="00100F88">
      <w:pPr>
        <w:pStyle w:val="Bibliography"/>
        <w:spacing w:line="480" w:lineRule="auto"/>
        <w:rPr>
          <w:rFonts w:ascii="Times New Roman" w:hAnsi="Times New Roman" w:cs="Times New Roman"/>
        </w:rPr>
      </w:pPr>
      <w:r w:rsidRPr="00100F88">
        <w:rPr>
          <w:rFonts w:ascii="Times New Roman" w:hAnsi="Times New Roman" w:cs="Times New Roman"/>
        </w:rPr>
        <w:t>“‘A Star Is Born’ Review: 1954 Movie | Hollywood Reporter.” https://www.hollywoodreporter.com/review/a-star-is-born-review-1954-movie-1149092 (October 9, 2019).</w:t>
      </w:r>
    </w:p>
    <w:p w:rsidR="00100F88" w:rsidRPr="00100F88" w:rsidRDefault="00100F88" w:rsidP="00100F88">
      <w:r>
        <w:fldChar w:fldCharType="end"/>
      </w:r>
    </w:p>
    <w:sectPr w:rsidR="00100F88" w:rsidRPr="00100F8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061A" w:rsidRDefault="001B061A">
      <w:pPr>
        <w:spacing w:line="240" w:lineRule="auto"/>
      </w:pPr>
      <w:r>
        <w:separator/>
      </w:r>
    </w:p>
    <w:p w:rsidR="001B061A" w:rsidRDefault="001B061A"/>
  </w:endnote>
  <w:endnote w:type="continuationSeparator" w:id="0">
    <w:p w:rsidR="001B061A" w:rsidRDefault="001B061A">
      <w:pPr>
        <w:spacing w:line="240" w:lineRule="auto"/>
      </w:pPr>
      <w:r>
        <w:continuationSeparator/>
      </w:r>
    </w:p>
    <w:p w:rsidR="001B061A" w:rsidRDefault="001B06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061A" w:rsidRDefault="001B061A">
      <w:pPr>
        <w:spacing w:line="240" w:lineRule="auto"/>
      </w:pPr>
      <w:r>
        <w:separator/>
      </w:r>
    </w:p>
    <w:p w:rsidR="001B061A" w:rsidRDefault="001B061A"/>
  </w:footnote>
  <w:footnote w:type="continuationSeparator" w:id="0">
    <w:p w:rsidR="001B061A" w:rsidRDefault="001B061A">
      <w:pPr>
        <w:spacing w:line="240" w:lineRule="auto"/>
      </w:pPr>
      <w:r>
        <w:continuationSeparator/>
      </w:r>
    </w:p>
    <w:p w:rsidR="001B061A" w:rsidRDefault="001B06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80872">
    <w:pPr>
      <w:pStyle w:val="Header"/>
    </w:pPr>
    <w:r w:rsidRPr="00F80872">
      <w:rPr>
        <w:rStyle w:val="Strong"/>
      </w:rPr>
      <w:t xml:space="preserve"> </w:t>
    </w:r>
    <w:r w:rsidR="00101389">
      <w:rPr>
        <w:rStyle w:val="Strong"/>
      </w:rPr>
      <w:t>great perfomances on film</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41E42">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01389">
    <w:pPr>
      <w:pStyle w:val="Header"/>
      <w:rPr>
        <w:rStyle w:val="Strong"/>
      </w:rPr>
    </w:pPr>
    <w:r>
      <w:t>Great Performances on Fil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41E42" w:rsidRPr="00941E4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074E9"/>
    <w:rsid w:val="0001001C"/>
    <w:rsid w:val="00063733"/>
    <w:rsid w:val="000A3398"/>
    <w:rsid w:val="000A40AE"/>
    <w:rsid w:val="000B1503"/>
    <w:rsid w:val="000B5511"/>
    <w:rsid w:val="000C1F77"/>
    <w:rsid w:val="000D1FD0"/>
    <w:rsid w:val="000D2DA6"/>
    <w:rsid w:val="000D3F41"/>
    <w:rsid w:val="000E04F4"/>
    <w:rsid w:val="000E1424"/>
    <w:rsid w:val="000F6B63"/>
    <w:rsid w:val="00100F88"/>
    <w:rsid w:val="00101389"/>
    <w:rsid w:val="001043B6"/>
    <w:rsid w:val="00120D8C"/>
    <w:rsid w:val="00147399"/>
    <w:rsid w:val="00156E81"/>
    <w:rsid w:val="0019090A"/>
    <w:rsid w:val="001B0042"/>
    <w:rsid w:val="001B061A"/>
    <w:rsid w:val="001D3AEE"/>
    <w:rsid w:val="00235295"/>
    <w:rsid w:val="002513E9"/>
    <w:rsid w:val="00265074"/>
    <w:rsid w:val="0028437E"/>
    <w:rsid w:val="0029424E"/>
    <w:rsid w:val="00295816"/>
    <w:rsid w:val="00296FED"/>
    <w:rsid w:val="002A1132"/>
    <w:rsid w:val="002C1317"/>
    <w:rsid w:val="002D5030"/>
    <w:rsid w:val="002E5876"/>
    <w:rsid w:val="00317FC7"/>
    <w:rsid w:val="003468A0"/>
    <w:rsid w:val="00355DCA"/>
    <w:rsid w:val="00386E26"/>
    <w:rsid w:val="00390B52"/>
    <w:rsid w:val="00391ECE"/>
    <w:rsid w:val="003A2692"/>
    <w:rsid w:val="003D66CB"/>
    <w:rsid w:val="003F5409"/>
    <w:rsid w:val="00433274"/>
    <w:rsid w:val="00445E12"/>
    <w:rsid w:val="00455AF2"/>
    <w:rsid w:val="00461905"/>
    <w:rsid w:val="00461BA3"/>
    <w:rsid w:val="0046629C"/>
    <w:rsid w:val="004724D7"/>
    <w:rsid w:val="00492655"/>
    <w:rsid w:val="004C0C37"/>
    <w:rsid w:val="0053467A"/>
    <w:rsid w:val="005361C2"/>
    <w:rsid w:val="0054276E"/>
    <w:rsid w:val="00551A02"/>
    <w:rsid w:val="005534FA"/>
    <w:rsid w:val="005565B4"/>
    <w:rsid w:val="00561688"/>
    <w:rsid w:val="0056392B"/>
    <w:rsid w:val="005B3A43"/>
    <w:rsid w:val="005C094E"/>
    <w:rsid w:val="005C39B5"/>
    <w:rsid w:val="005D3A03"/>
    <w:rsid w:val="005E111A"/>
    <w:rsid w:val="005E3672"/>
    <w:rsid w:val="005E6AF9"/>
    <w:rsid w:val="005F6BDF"/>
    <w:rsid w:val="006212A2"/>
    <w:rsid w:val="00623034"/>
    <w:rsid w:val="0067234F"/>
    <w:rsid w:val="006A4D34"/>
    <w:rsid w:val="006C4076"/>
    <w:rsid w:val="006D33BA"/>
    <w:rsid w:val="006F61B4"/>
    <w:rsid w:val="00701184"/>
    <w:rsid w:val="00720AC3"/>
    <w:rsid w:val="00766681"/>
    <w:rsid w:val="007953EE"/>
    <w:rsid w:val="00797F6D"/>
    <w:rsid w:val="008002C0"/>
    <w:rsid w:val="008021DA"/>
    <w:rsid w:val="008358B5"/>
    <w:rsid w:val="00867739"/>
    <w:rsid w:val="008B0D20"/>
    <w:rsid w:val="008B0E56"/>
    <w:rsid w:val="008C5323"/>
    <w:rsid w:val="008D41FA"/>
    <w:rsid w:val="008D477A"/>
    <w:rsid w:val="008D5F9A"/>
    <w:rsid w:val="008D7B43"/>
    <w:rsid w:val="008E036B"/>
    <w:rsid w:val="008E0F8D"/>
    <w:rsid w:val="008E1550"/>
    <w:rsid w:val="008E3AC1"/>
    <w:rsid w:val="00906227"/>
    <w:rsid w:val="009223E3"/>
    <w:rsid w:val="00941E42"/>
    <w:rsid w:val="00945A71"/>
    <w:rsid w:val="009518DD"/>
    <w:rsid w:val="009A6A3B"/>
    <w:rsid w:val="009C2EAC"/>
    <w:rsid w:val="00A01A53"/>
    <w:rsid w:val="00A05BA4"/>
    <w:rsid w:val="00A31863"/>
    <w:rsid w:val="00A351AD"/>
    <w:rsid w:val="00A3746C"/>
    <w:rsid w:val="00A56898"/>
    <w:rsid w:val="00A57C5A"/>
    <w:rsid w:val="00A752E4"/>
    <w:rsid w:val="00A92A6B"/>
    <w:rsid w:val="00AC01A8"/>
    <w:rsid w:val="00AC362E"/>
    <w:rsid w:val="00B11814"/>
    <w:rsid w:val="00B122BD"/>
    <w:rsid w:val="00B36CCF"/>
    <w:rsid w:val="00B4615C"/>
    <w:rsid w:val="00B566CC"/>
    <w:rsid w:val="00B823AA"/>
    <w:rsid w:val="00BA45DB"/>
    <w:rsid w:val="00BC1A17"/>
    <w:rsid w:val="00BE173A"/>
    <w:rsid w:val="00BF4184"/>
    <w:rsid w:val="00C0601E"/>
    <w:rsid w:val="00C31D30"/>
    <w:rsid w:val="00C32C5C"/>
    <w:rsid w:val="00C370BD"/>
    <w:rsid w:val="00C42AAE"/>
    <w:rsid w:val="00C81148"/>
    <w:rsid w:val="00C82288"/>
    <w:rsid w:val="00C87420"/>
    <w:rsid w:val="00C9076B"/>
    <w:rsid w:val="00C92EF8"/>
    <w:rsid w:val="00C97C01"/>
    <w:rsid w:val="00CB10EB"/>
    <w:rsid w:val="00CD6E39"/>
    <w:rsid w:val="00CF1898"/>
    <w:rsid w:val="00CF2711"/>
    <w:rsid w:val="00CF6E91"/>
    <w:rsid w:val="00D151D3"/>
    <w:rsid w:val="00D30337"/>
    <w:rsid w:val="00D343E0"/>
    <w:rsid w:val="00D36A91"/>
    <w:rsid w:val="00D569C5"/>
    <w:rsid w:val="00D710BE"/>
    <w:rsid w:val="00D73CF9"/>
    <w:rsid w:val="00D85B68"/>
    <w:rsid w:val="00DC3EF4"/>
    <w:rsid w:val="00DF0DB2"/>
    <w:rsid w:val="00DF6950"/>
    <w:rsid w:val="00E250A8"/>
    <w:rsid w:val="00E258A7"/>
    <w:rsid w:val="00E41669"/>
    <w:rsid w:val="00E6004D"/>
    <w:rsid w:val="00E63A1D"/>
    <w:rsid w:val="00E66849"/>
    <w:rsid w:val="00E718C9"/>
    <w:rsid w:val="00E76727"/>
    <w:rsid w:val="00E76B5E"/>
    <w:rsid w:val="00E76E2A"/>
    <w:rsid w:val="00E81978"/>
    <w:rsid w:val="00E83F7B"/>
    <w:rsid w:val="00E87519"/>
    <w:rsid w:val="00E93155"/>
    <w:rsid w:val="00E96000"/>
    <w:rsid w:val="00E979DD"/>
    <w:rsid w:val="00EC2620"/>
    <w:rsid w:val="00EC34BA"/>
    <w:rsid w:val="00EC54E4"/>
    <w:rsid w:val="00EE5314"/>
    <w:rsid w:val="00F36130"/>
    <w:rsid w:val="00F379B7"/>
    <w:rsid w:val="00F525FA"/>
    <w:rsid w:val="00F66B7B"/>
    <w:rsid w:val="00F805B1"/>
    <w:rsid w:val="00F80872"/>
    <w:rsid w:val="00F81B6B"/>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E073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apple-converted-space">
    <w:name w:val="apple-converted-space"/>
    <w:basedOn w:val="DefaultParagraphFont"/>
    <w:rsid w:val="00101389"/>
  </w:style>
  <w:style w:type="character" w:styleId="Hyperlink">
    <w:name w:val="Hyperlink"/>
    <w:basedOn w:val="DefaultParagraphFont"/>
    <w:uiPriority w:val="99"/>
    <w:semiHidden/>
    <w:unhideWhenUsed/>
    <w:rsid w:val="005E367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99</Words>
  <Characters>911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9T08:17:00Z</dcterms:created>
  <dcterms:modified xsi:type="dcterms:W3CDTF">2019-10-09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r5YRjo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